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50C95C" w14:textId="77777777" w:rsidR="002C1FE4" w:rsidRDefault="002C1FE4">
      <w:pPr>
        <w:pStyle w:val="Body"/>
      </w:pPr>
      <w:bookmarkStart w:id="0" w:name="_Hlk21800483"/>
      <w:bookmarkEnd w:id="0"/>
    </w:p>
    <w:p w14:paraId="10499708" w14:textId="77777777" w:rsidR="002C1FE4" w:rsidRDefault="002C1FE4">
      <w:pPr>
        <w:pStyle w:val="Body"/>
      </w:pPr>
    </w:p>
    <w:p w14:paraId="7233C1C1" w14:textId="77777777" w:rsidR="002C1FE4" w:rsidRDefault="002C1FE4">
      <w:pPr>
        <w:pStyle w:val="Body"/>
      </w:pPr>
    </w:p>
    <w:p w14:paraId="469CFDA0" w14:textId="77777777" w:rsidR="002C1FE4" w:rsidRDefault="002C1FE4">
      <w:pPr>
        <w:pStyle w:val="Body"/>
      </w:pPr>
    </w:p>
    <w:p w14:paraId="0FBACE5A" w14:textId="77777777" w:rsidR="002C1FE4" w:rsidRDefault="002C1FE4">
      <w:pPr>
        <w:pStyle w:val="Body"/>
      </w:pPr>
    </w:p>
    <w:p w14:paraId="0C8B0367" w14:textId="77777777" w:rsidR="002C1FE4" w:rsidRDefault="002C1FE4">
      <w:pPr>
        <w:pStyle w:val="Body"/>
      </w:pPr>
    </w:p>
    <w:p w14:paraId="4C0E3C71" w14:textId="77777777" w:rsidR="002C1FE4" w:rsidRDefault="002C1FE4">
      <w:pPr>
        <w:pStyle w:val="Body"/>
      </w:pPr>
    </w:p>
    <w:p w14:paraId="59319377" w14:textId="77777777" w:rsidR="002C1FE4" w:rsidRDefault="002C1FE4">
      <w:pPr>
        <w:pStyle w:val="Body"/>
      </w:pPr>
    </w:p>
    <w:p w14:paraId="5DF322F5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390EBF7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79B95033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5469CD4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10FB44DD" w14:textId="77777777" w:rsidR="002C1FE4" w:rsidRDefault="00941501">
      <w:pPr>
        <w:pStyle w:val="TitleA"/>
        <w:pBdr>
          <w:bottom w:val="nil"/>
        </w:pBdr>
        <w:spacing w:after="0"/>
        <w:jc w:val="right"/>
        <w:rPr>
          <w:rFonts w:ascii="Arial" w:eastAsia="Arial" w:hAnsi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14:paraId="128D8F94" w14:textId="77777777" w:rsidR="002C1FE4" w:rsidRDefault="002C1FE4">
      <w:pPr>
        <w:pStyle w:val="Body"/>
        <w:jc w:val="right"/>
      </w:pPr>
    </w:p>
    <w:p w14:paraId="5BC9EA92" w14:textId="77777777" w:rsidR="002C1FE4" w:rsidRDefault="002C1FE4">
      <w:pPr>
        <w:pStyle w:val="Body"/>
        <w:jc w:val="right"/>
      </w:pPr>
    </w:p>
    <w:p w14:paraId="6C38B9A7" w14:textId="77777777" w:rsidR="002C1FE4" w:rsidRDefault="002C1FE4">
      <w:pPr>
        <w:pStyle w:val="Body"/>
        <w:jc w:val="right"/>
      </w:pPr>
    </w:p>
    <w:p w14:paraId="57373AF8" w14:textId="77777777" w:rsidR="002C1FE4" w:rsidRDefault="00941501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14:paraId="7CDE2D4F" w14:textId="77777777" w:rsidR="002C1FE4" w:rsidRDefault="002C1FE4">
      <w:pPr>
        <w:pStyle w:val="Body"/>
        <w:jc w:val="right"/>
        <w:rPr>
          <w:u w:val="single"/>
        </w:rPr>
      </w:pPr>
    </w:p>
    <w:p w14:paraId="727D1B25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14:paraId="44874690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14:paraId="14AAE05A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14:paraId="7A6D8E98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14:paraId="58045C5F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14:paraId="3A588BCB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14:paraId="71F7B812" w14:textId="77777777" w:rsidR="002C1FE4" w:rsidRDefault="00941501">
      <w:pPr>
        <w:pStyle w:val="Body"/>
        <w:jc w:val="right"/>
        <w:rPr>
          <w:i/>
          <w:iCs/>
        </w:rPr>
      </w:pPr>
      <w:proofErr w:type="spellStart"/>
      <w:r>
        <w:rPr>
          <w:i/>
          <w:iCs/>
          <w:lang w:val="fr-FR"/>
        </w:rPr>
        <w:t>Rhuan</w:t>
      </w:r>
      <w:proofErr w:type="spellEnd"/>
    </w:p>
    <w:p w14:paraId="475D75C3" w14:textId="77777777" w:rsidR="002C1FE4" w:rsidRDefault="002C1FE4">
      <w:pPr>
        <w:pStyle w:val="Body"/>
        <w:jc w:val="right"/>
      </w:pPr>
    </w:p>
    <w:p w14:paraId="677B90FB" w14:textId="77777777" w:rsidR="002C1FE4" w:rsidRDefault="002C1FE4">
      <w:pPr>
        <w:pStyle w:val="Body"/>
        <w:rPr>
          <w:b/>
          <w:bCs/>
        </w:rPr>
      </w:pPr>
    </w:p>
    <w:p w14:paraId="0A75D08B" w14:textId="77777777" w:rsidR="002C1FE4" w:rsidRDefault="002C1FE4">
      <w:pPr>
        <w:pStyle w:val="Body"/>
        <w:rPr>
          <w:b/>
          <w:bCs/>
        </w:rPr>
      </w:pPr>
    </w:p>
    <w:p w14:paraId="64CE126D" w14:textId="77777777" w:rsidR="002C1FE4" w:rsidRDefault="002C1FE4">
      <w:pPr>
        <w:pStyle w:val="Body"/>
        <w:rPr>
          <w:b/>
          <w:bCs/>
        </w:rPr>
      </w:pPr>
    </w:p>
    <w:p w14:paraId="50A5C6B3" w14:textId="77777777" w:rsidR="002C1FE4" w:rsidRDefault="002C1FE4">
      <w:pPr>
        <w:pStyle w:val="Body"/>
        <w:rPr>
          <w:b/>
          <w:bCs/>
        </w:rPr>
      </w:pPr>
    </w:p>
    <w:p w14:paraId="02C49879" w14:textId="77777777" w:rsidR="002C1FE4" w:rsidRDefault="002C1FE4">
      <w:pPr>
        <w:pStyle w:val="Body"/>
        <w:rPr>
          <w:b/>
          <w:bCs/>
        </w:rPr>
      </w:pPr>
    </w:p>
    <w:p w14:paraId="4B1A0C75" w14:textId="77777777" w:rsidR="002C1FE4" w:rsidRDefault="002C1FE4">
      <w:pPr>
        <w:pStyle w:val="Body"/>
        <w:rPr>
          <w:b/>
          <w:bCs/>
        </w:rPr>
      </w:pPr>
    </w:p>
    <w:p w14:paraId="415CCEAE" w14:textId="77777777" w:rsidR="002C1FE4" w:rsidRDefault="002C1FE4">
      <w:pPr>
        <w:pStyle w:val="Body"/>
        <w:rPr>
          <w:b/>
          <w:bCs/>
        </w:rPr>
      </w:pPr>
    </w:p>
    <w:p w14:paraId="2071C274" w14:textId="77777777" w:rsidR="002C1FE4" w:rsidRDefault="002C1FE4">
      <w:pPr>
        <w:pStyle w:val="Body"/>
        <w:rPr>
          <w:b/>
          <w:bCs/>
        </w:rPr>
      </w:pPr>
    </w:p>
    <w:p w14:paraId="473D9C6E" w14:textId="77777777" w:rsidR="002C1FE4" w:rsidRDefault="002C1FE4">
      <w:pPr>
        <w:pStyle w:val="Body"/>
        <w:rPr>
          <w:b/>
          <w:bCs/>
        </w:rPr>
      </w:pPr>
    </w:p>
    <w:p w14:paraId="21A6FBF5" w14:textId="77777777" w:rsidR="002C1FE4" w:rsidRDefault="002C1FE4">
      <w:pPr>
        <w:pStyle w:val="Body"/>
        <w:rPr>
          <w:b/>
          <w:bCs/>
        </w:rPr>
      </w:pPr>
    </w:p>
    <w:p w14:paraId="1E1CB13C" w14:textId="77777777" w:rsidR="002C1FE4" w:rsidRDefault="002C1FE4">
      <w:pPr>
        <w:pStyle w:val="Body"/>
        <w:rPr>
          <w:b/>
          <w:bCs/>
        </w:rPr>
      </w:pPr>
    </w:p>
    <w:p w14:paraId="4DC80C5C" w14:textId="77777777" w:rsidR="002C1FE4" w:rsidRDefault="002C1FE4">
      <w:pPr>
        <w:pStyle w:val="Body"/>
        <w:rPr>
          <w:b/>
          <w:bCs/>
        </w:rPr>
      </w:pPr>
    </w:p>
    <w:p w14:paraId="0E8EFCCB" w14:textId="77777777" w:rsidR="002C1FE4" w:rsidRDefault="002C1FE4">
      <w:pPr>
        <w:pStyle w:val="Body"/>
        <w:rPr>
          <w:b/>
          <w:bCs/>
        </w:rPr>
      </w:pPr>
    </w:p>
    <w:p w14:paraId="1E84A348" w14:textId="77777777" w:rsidR="002C1FE4" w:rsidRDefault="002C1FE4">
      <w:pPr>
        <w:pStyle w:val="Body"/>
        <w:rPr>
          <w:b/>
          <w:bCs/>
        </w:rPr>
      </w:pPr>
    </w:p>
    <w:p w14:paraId="6178C916" w14:textId="77777777" w:rsidR="002C1FE4" w:rsidRDefault="00941501">
      <w:pPr>
        <w:pStyle w:val="Body"/>
        <w:jc w:val="center"/>
      </w:pPr>
      <w:r>
        <w:rPr>
          <w:rStyle w:val="Strong"/>
        </w:rPr>
        <w:t>Out/2019</w:t>
      </w:r>
    </w:p>
    <w:p w14:paraId="71C73937" w14:textId="77777777" w:rsidR="002C1FE4" w:rsidRDefault="002C1FE4">
      <w:pPr>
        <w:pStyle w:val="Body"/>
      </w:pPr>
    </w:p>
    <w:p w14:paraId="02EAE639" w14:textId="77777777" w:rsidR="002C1FE4" w:rsidRDefault="002C1FE4">
      <w:pPr>
        <w:pStyle w:val="Body"/>
      </w:pPr>
    </w:p>
    <w:p w14:paraId="088EDA46" w14:textId="77777777" w:rsidR="002C1FE4" w:rsidRDefault="00941501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14:paraId="6B58606F" w14:textId="77777777" w:rsidR="002C1FE4" w:rsidRDefault="002C1FE4">
      <w:pPr>
        <w:pStyle w:val="Body"/>
      </w:pPr>
    </w:p>
    <w:p w14:paraId="38786B37" w14:textId="77777777" w:rsidR="002C1FE4" w:rsidRDefault="002C1FE4">
      <w:pPr>
        <w:pStyle w:val="Body"/>
      </w:pPr>
    </w:p>
    <w:p w14:paraId="7EB5F312" w14:textId="77777777" w:rsidR="002C1FE4" w:rsidRDefault="002C1FE4">
      <w:pPr>
        <w:pStyle w:val="Body"/>
      </w:pPr>
    </w:p>
    <w:p w14:paraId="253AEE6E" w14:textId="77777777" w:rsidR="002C1FE4" w:rsidRDefault="002C1FE4">
      <w:pPr>
        <w:pStyle w:val="PSCLegenda"/>
        <w:rPr>
          <w:b w:val="0"/>
          <w:bCs w:val="0"/>
        </w:rPr>
      </w:pPr>
    </w:p>
    <w:tbl>
      <w:tblPr>
        <w:tblStyle w:val="TableNormal1"/>
        <w:tblW w:w="848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rPr>
          <w:trHeight w:val="264"/>
        </w:trPr>
        <w:tc>
          <w:tcPr>
            <w:tcW w:w="8488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D9B33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 w:rsidR="002C1FE4" w14:paraId="21994CC1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1073DB1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D69C1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2F3B07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F8747A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 w:rsidR="002C1FE4" w14:paraId="03CD04BC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22593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C44E71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02343F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9B1DA5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Elaboração do documento</w:t>
            </w:r>
          </w:p>
        </w:tc>
      </w:tr>
      <w:tr w:rsidR="002C1FE4" w:rsidRPr="004E1F2D" w14:paraId="13189532" w14:textId="77777777">
        <w:trPr>
          <w:trHeight w:val="48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B3B3FD7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0D070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D27A6C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AF3888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 w:rsidR="002C1FE4" w:rsidRPr="004E1F2D" w14:paraId="057355E6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206633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FD6D7F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E791B" w14:textId="77777777" w:rsidR="002C1FE4" w:rsidRDefault="00941501">
            <w:pPr>
              <w:jc w:val="center"/>
            </w:pPr>
            <w:proofErr w:type="spellStart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</w:t>
            </w:r>
            <w:proofErr w:type="spellEnd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58BDBA" w14:textId="77777777" w:rsidR="002C1FE4" w:rsidRPr="001518A7" w:rsidRDefault="00941501">
            <w:pPr>
              <w:jc w:val="center"/>
              <w:rPr>
                <w:lang w:val="pt-BR"/>
              </w:rPr>
            </w:pPr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erção de atividades relativas a função de Engenheiro de Testes</w:t>
            </w:r>
          </w:p>
        </w:tc>
      </w:tr>
      <w:tr w:rsidR="003927AC" w:rsidRPr="004E1F2D" w14:paraId="0F4B137A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65A28A" w14:textId="118F0B44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19711D" w14:textId="017DF7CB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4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C15109F" w14:textId="2FE3CA4C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 xml:space="preserve">Ricardo </w:t>
            </w:r>
            <w:proofErr w:type="spellStart"/>
            <w:r>
              <w:rPr>
                <w:rFonts w:ascii="Arial" w:hAnsi="Arial"/>
              </w:rPr>
              <w:t>Damasceno</w:t>
            </w:r>
            <w:proofErr w:type="spellEnd"/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2B6840" w14:textId="50D495DB" w:rsidR="003927AC" w:rsidRPr="001518A7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1518A7">
              <w:rPr>
                <w:rFonts w:ascii="Arial" w:hAnsi="Arial"/>
                <w:lang w:val="pt-BR"/>
              </w:rPr>
              <w:t>Inserção dos processos e algumas alterações</w:t>
            </w:r>
          </w:p>
        </w:tc>
      </w:tr>
    </w:tbl>
    <w:p w14:paraId="34B31D6A" w14:textId="77777777" w:rsidR="002C1FE4" w:rsidRDefault="002C1FE4">
      <w:pPr>
        <w:pStyle w:val="Body"/>
      </w:pPr>
    </w:p>
    <w:p w14:paraId="567C4293" w14:textId="77777777" w:rsidR="002C1FE4" w:rsidRDefault="002C1FE4">
      <w:pPr>
        <w:pStyle w:val="Body"/>
      </w:pPr>
    </w:p>
    <w:p w14:paraId="7812DDC9" w14:textId="77777777" w:rsidR="002C1FE4" w:rsidRDefault="002C1FE4">
      <w:pPr>
        <w:pStyle w:val="Body"/>
      </w:pPr>
    </w:p>
    <w:p w14:paraId="06D366CD" w14:textId="77777777" w:rsidR="002C1FE4" w:rsidRDefault="002C1FE4">
      <w:pPr>
        <w:pStyle w:val="Body"/>
      </w:pPr>
    </w:p>
    <w:p w14:paraId="771B86D5" w14:textId="77777777" w:rsidR="002C1FE4" w:rsidRDefault="002C1FE4">
      <w:pPr>
        <w:pStyle w:val="Body"/>
      </w:pPr>
    </w:p>
    <w:p w14:paraId="76109AB4" w14:textId="77777777" w:rsidR="002C1FE4" w:rsidRDefault="002C1FE4">
      <w:pPr>
        <w:pStyle w:val="Body"/>
      </w:pPr>
    </w:p>
    <w:p w14:paraId="760BD902" w14:textId="77777777" w:rsidR="002C1FE4" w:rsidRDefault="002C1FE4">
      <w:pPr>
        <w:pStyle w:val="Body"/>
      </w:pPr>
    </w:p>
    <w:p w14:paraId="3F91180A" w14:textId="77777777" w:rsidR="002C1FE4" w:rsidRDefault="002C1FE4">
      <w:pPr>
        <w:pStyle w:val="Body"/>
      </w:pPr>
    </w:p>
    <w:p w14:paraId="3C540A47" w14:textId="77777777" w:rsidR="002C1FE4" w:rsidRDefault="002C1FE4">
      <w:pPr>
        <w:pStyle w:val="Body"/>
      </w:pPr>
    </w:p>
    <w:p w14:paraId="7F1B2D0A" w14:textId="77777777" w:rsidR="002C1FE4" w:rsidRDefault="002C1FE4">
      <w:pPr>
        <w:pStyle w:val="Body"/>
      </w:pPr>
    </w:p>
    <w:p w14:paraId="509BE460" w14:textId="77777777" w:rsidR="002C1FE4" w:rsidRDefault="002C1FE4">
      <w:pPr>
        <w:pStyle w:val="Body"/>
      </w:pPr>
    </w:p>
    <w:p w14:paraId="07950794" w14:textId="77777777" w:rsidR="002C1FE4" w:rsidRDefault="00941501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14:paraId="7B505DED" w14:textId="77777777" w:rsidR="002C1FE4" w:rsidRDefault="002C1FE4">
      <w:pPr>
        <w:pStyle w:val="Body"/>
      </w:pPr>
    </w:p>
    <w:p w14:paraId="553050E5" w14:textId="77777777" w:rsidR="002C1FE4" w:rsidRDefault="002C1FE4">
      <w:pPr>
        <w:pStyle w:val="Body"/>
      </w:pPr>
    </w:p>
    <w:p w14:paraId="399C4E83" w14:textId="77777777" w:rsidR="002C1FE4" w:rsidRDefault="002C1FE4">
      <w:pPr>
        <w:pStyle w:val="Body"/>
      </w:pPr>
    </w:p>
    <w:p w14:paraId="3C7CD1F4" w14:textId="77777777" w:rsidR="002C1FE4" w:rsidRDefault="002C1FE4">
      <w:pPr>
        <w:pStyle w:val="Footer"/>
      </w:pPr>
    </w:p>
    <w:p w14:paraId="1B8F59BB" w14:textId="77777777" w:rsidR="002C1FE4" w:rsidRDefault="002C1FE4">
      <w:pPr>
        <w:pStyle w:val="Body"/>
      </w:pPr>
    </w:p>
    <w:p w14:paraId="65721779" w14:textId="77777777" w:rsidR="002C1FE4" w:rsidRDefault="00941501">
      <w:pPr>
        <w:pStyle w:val="TOCHeading"/>
      </w:pPr>
      <w:r>
        <w:rPr>
          <w:rStyle w:val="PageNumber"/>
        </w:rPr>
        <w:t>Sumário</w:t>
      </w:r>
    </w:p>
    <w:p w14:paraId="64FB742A" w14:textId="77777777" w:rsidR="002C1FE4" w:rsidRDefault="002C1FE4">
      <w:pPr>
        <w:pStyle w:val="Body"/>
      </w:pPr>
    </w:p>
    <w:p w14:paraId="1DA46F17" w14:textId="77777777" w:rsidR="002C1FE4" w:rsidRDefault="002C1FE4">
      <w:pPr>
        <w:pStyle w:val="Body"/>
      </w:pPr>
    </w:p>
    <w:p w14:paraId="4846742F" w14:textId="77777777" w:rsidR="002C1FE4" w:rsidRDefault="00941501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14:paraId="51E41D11" w14:textId="77777777" w:rsidR="002C1FE4" w:rsidRDefault="00941501">
      <w:pPr>
        <w:pStyle w:val="TOC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73C07E4" w14:textId="77777777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15079331" w14:textId="77777777" w:rsidR="002C1FE4" w:rsidRDefault="00941501">
      <w:pPr>
        <w:pStyle w:val="TOC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A67EB7" w14:textId="77777777" w:rsidR="002C1FE4" w:rsidRDefault="00941501">
      <w:pPr>
        <w:pStyle w:val="TOC1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3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45809FF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4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0845B79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5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0B5F0A5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EDDD2EB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7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F14734" w14:textId="2438A099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2B75CD59" w14:textId="5300D642" w:rsidR="00932366" w:rsidRDefault="00932366">
      <w:pPr>
        <w:pStyle w:val="TOC2"/>
        <w:numPr>
          <w:ilvl w:val="1"/>
          <w:numId w:val="2"/>
        </w:numPr>
      </w:pPr>
      <w:r>
        <w:t>Subprocesso Monitoramento e Controle......................................................................6</w:t>
      </w:r>
    </w:p>
    <w:p w14:paraId="69457AD1" w14:textId="77777777" w:rsidR="002C1FE4" w:rsidRDefault="00941501">
      <w:pPr>
        <w:pStyle w:val="TOC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9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29859778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Gerente de Projetos / Scrum Mast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0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05108D85" w14:textId="77777777" w:rsidR="002C1FE4" w:rsidRDefault="00941501">
      <w:pPr>
        <w:pStyle w:val="TOC2"/>
        <w:numPr>
          <w:ilvl w:val="1"/>
          <w:numId w:val="6"/>
        </w:numPr>
      </w:pPr>
      <w:r>
        <w:rPr>
          <w:rFonts w:eastAsia="Arial Unicode MS" w:cs="Arial Unicode MS"/>
        </w:rPr>
        <w:t>Arquitet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711E043" w14:textId="77777777" w:rsidR="002C1FE4" w:rsidRDefault="00941501">
      <w:pPr>
        <w:pStyle w:val="TOC2"/>
        <w:numPr>
          <w:ilvl w:val="1"/>
          <w:numId w:val="7"/>
        </w:numPr>
      </w:pPr>
      <w:r>
        <w:rPr>
          <w:rFonts w:eastAsia="Arial Unicode MS" w:cs="Arial Unicode MS"/>
        </w:rPr>
        <w:t>Gerente de Configur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2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3D545FA" w14:textId="77777777" w:rsidR="002C1FE4" w:rsidRDefault="00941501">
      <w:pPr>
        <w:pStyle w:val="TOC2"/>
        <w:numPr>
          <w:ilvl w:val="1"/>
          <w:numId w:val="8"/>
        </w:numPr>
      </w:pPr>
      <w:r>
        <w:rPr>
          <w:rFonts w:eastAsia="Arial Unicode MS" w:cs="Arial Unicode MS"/>
        </w:rPr>
        <w:t>Engenheiro de Requisitos / Product Own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3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7EA6748" w14:textId="77777777" w:rsidR="002C1FE4" w:rsidRDefault="00941501">
      <w:pPr>
        <w:pStyle w:val="TOC2"/>
        <w:numPr>
          <w:ilvl w:val="1"/>
          <w:numId w:val="9"/>
        </w:numPr>
      </w:pPr>
      <w:r>
        <w:rPr>
          <w:rFonts w:eastAsia="Arial Unicode MS" w:cs="Arial Unicode MS"/>
        </w:rPr>
        <w:t>Engenheiro de Software / Team Scrum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4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688F85F" w14:textId="77777777" w:rsidR="002C1FE4" w:rsidRDefault="00941501">
      <w:pPr>
        <w:pStyle w:val="TOC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5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FAD055E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BB3AB1C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7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6B82158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20E41472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9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68F12D55" w14:textId="77777777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0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07650081" w14:textId="77777777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1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48D11A8C" w14:textId="77777777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2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18F443DB" w14:textId="77777777" w:rsidR="002C1FE4" w:rsidRDefault="00941501">
      <w:pPr>
        <w:pStyle w:val="TOC1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3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6DDBD79C" w14:textId="77777777" w:rsidR="002C1FE4" w:rsidRDefault="00941501">
      <w:pPr>
        <w:pStyle w:val="TOC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4 \h </w:instrText>
      </w:r>
      <w:r>
        <w:fldChar w:fldCharType="separate"/>
      </w:r>
      <w:r>
        <w:rPr>
          <w:rFonts w:eastAsia="Arial Unicode MS" w:cs="Arial Unicode MS"/>
        </w:rPr>
        <w:t>8</w:t>
      </w:r>
      <w:r>
        <w:fldChar w:fldCharType="end"/>
      </w:r>
    </w:p>
    <w:p w14:paraId="25EB7E93" w14:textId="77777777" w:rsidR="002C1FE4" w:rsidRDefault="00941501">
      <w:pPr>
        <w:pStyle w:val="Body"/>
        <w:rPr>
          <w:rStyle w:val="PageNumber"/>
        </w:rPr>
      </w:pPr>
      <w:r>
        <w:fldChar w:fldCharType="end"/>
      </w:r>
    </w:p>
    <w:p w14:paraId="56638D77" w14:textId="77777777" w:rsidR="002C1FE4" w:rsidRDefault="002C1FE4">
      <w:pPr>
        <w:pStyle w:val="Body"/>
      </w:pPr>
    </w:p>
    <w:p w14:paraId="4436F3AF" w14:textId="77777777" w:rsidR="002C1FE4" w:rsidRDefault="002C1FE4">
      <w:pPr>
        <w:pStyle w:val="Body"/>
      </w:pPr>
    </w:p>
    <w:p w14:paraId="0B2F582B" w14:textId="77777777" w:rsidR="002C1FE4" w:rsidRDefault="002C1FE4">
      <w:pPr>
        <w:pStyle w:val="Body"/>
      </w:pPr>
    </w:p>
    <w:p w14:paraId="32562A10" w14:textId="77777777" w:rsidR="002C1FE4" w:rsidRDefault="002C1FE4">
      <w:pPr>
        <w:pStyle w:val="Body"/>
      </w:pPr>
    </w:p>
    <w:p w14:paraId="2E986362" w14:textId="77777777" w:rsidR="002C1FE4" w:rsidRDefault="002C1FE4">
      <w:pPr>
        <w:pStyle w:val="Body"/>
      </w:pPr>
    </w:p>
    <w:p w14:paraId="27296997" w14:textId="77777777" w:rsidR="002C1FE4" w:rsidRDefault="002C1FE4">
      <w:pPr>
        <w:pStyle w:val="Body"/>
        <w:sectPr w:rsidR="002C1FE4">
          <w:headerReference w:type="default" r:id="rId7"/>
          <w:footerReference w:type="default" r:id="rId8"/>
          <w:pgSz w:w="11900" w:h="16840"/>
          <w:pgMar w:top="1417" w:right="1701" w:bottom="1417" w:left="1701" w:header="708" w:footer="708" w:gutter="0"/>
          <w:cols w:space="720"/>
        </w:sectPr>
      </w:pPr>
    </w:p>
    <w:p w14:paraId="7AC4882A" w14:textId="77777777" w:rsidR="002C1FE4" w:rsidRDefault="002C1FE4">
      <w:pPr>
        <w:pStyle w:val="Body"/>
      </w:pPr>
    </w:p>
    <w:p w14:paraId="60A8A9F1" w14:textId="77777777" w:rsidR="002C1FE4" w:rsidRDefault="00941501">
      <w:pPr>
        <w:pStyle w:val="Heading1"/>
        <w:numPr>
          <w:ilvl w:val="0"/>
          <w:numId w:val="12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" w:name="_Toc"/>
      <w:r>
        <w:rPr>
          <w:rFonts w:ascii="Arial" w:hAnsi="Arial"/>
          <w:sz w:val="28"/>
          <w:szCs w:val="28"/>
        </w:rPr>
        <w:t>Site no ar</w:t>
      </w:r>
      <w:bookmarkEnd w:id="1"/>
    </w:p>
    <w:p w14:paraId="418C77F7" w14:textId="77777777" w:rsidR="002C1FE4" w:rsidRDefault="002C1FE4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44E30A68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14:paraId="55132327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5A38742C" w14:textId="2B5B315A" w:rsidR="002C1FE4" w:rsidRDefault="001518A7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 w:rsidRPr="001518A7">
        <w:rPr>
          <w:sz w:val="24"/>
          <w:szCs w:val="24"/>
          <w:lang w:val="pt-PT"/>
        </w:rPr>
        <w:t>http://fabricas.cesar.edu.br/polo/</w:t>
      </w:r>
      <w:r w:rsidR="00941501">
        <w:rPr>
          <w:sz w:val="24"/>
          <w:szCs w:val="24"/>
          <w:lang w:val="pt-PT"/>
        </w:rPr>
        <w:t xml:space="preserve">  </w:t>
      </w:r>
    </w:p>
    <w:p w14:paraId="42CD9021" w14:textId="77777777" w:rsidR="002C1FE4" w:rsidRDefault="002C1FE4">
      <w:pPr>
        <w:pStyle w:val="Body"/>
        <w:ind w:left="720"/>
        <w:rPr>
          <w:rFonts w:ascii="Arial" w:eastAsia="Arial" w:hAnsi="Arial" w:cs="Arial"/>
          <w:i/>
          <w:iCs/>
          <w:sz w:val="32"/>
          <w:szCs w:val="32"/>
        </w:rPr>
      </w:pPr>
    </w:p>
    <w:p w14:paraId="631F1B27" w14:textId="77777777" w:rsidR="002C1FE4" w:rsidRDefault="00941501">
      <w:pPr>
        <w:pStyle w:val="Heading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" w:name="_Toc1"/>
      <w:r>
        <w:rPr>
          <w:rStyle w:val="PageNumber"/>
          <w:rFonts w:ascii="Arial" w:hAnsi="Arial"/>
          <w:sz w:val="28"/>
          <w:szCs w:val="28"/>
        </w:rPr>
        <w:t>Ferramentas</w:t>
      </w:r>
      <w:bookmarkEnd w:id="2"/>
    </w:p>
    <w:p w14:paraId="3B6186DA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277F3150" w14:textId="77777777" w:rsidR="002C1FE4" w:rsidRPr="001518A7" w:rsidRDefault="00941501">
      <w:pPr>
        <w:pStyle w:val="Paragraph2"/>
        <w:spacing w:after="0"/>
        <w:ind w:left="0"/>
        <w:jc w:val="both"/>
        <w:rPr>
          <w:i/>
          <w:iCs/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 w:rsidRPr="001518A7">
        <w:rPr>
          <w:i/>
          <w:iCs/>
          <w:sz w:val="24"/>
          <w:szCs w:val="24"/>
          <w:lang w:val="pt-BR"/>
        </w:rPr>
        <w:t>A Tabela 1 lista as ferramentas previamente selecionadas.</w:t>
      </w:r>
    </w:p>
    <w:p w14:paraId="559394E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</w:rPr>
      </w:pPr>
    </w:p>
    <w:p w14:paraId="19C4C075" w14:textId="77777777" w:rsidR="002C1FE4" w:rsidRDefault="00941501">
      <w:pPr>
        <w:pStyle w:val="Body"/>
        <w:spacing w:after="120"/>
        <w:jc w:val="center"/>
        <w:rPr>
          <w:rFonts w:ascii="Arial" w:eastAsia="Arial" w:hAnsi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1"/>
        <w:tblW w:w="8498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472C4"/>
        <w:tblLayout w:type="fixed"/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rPr>
          <w:trHeight w:val="250"/>
          <w:tblHeader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180E1D" w14:textId="77777777" w:rsidR="002C1FE4" w:rsidRDefault="00941501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E23E8F" w14:textId="77777777" w:rsidR="002C1FE4" w:rsidRDefault="00941501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86CD7D" w14:textId="77777777" w:rsidR="002C1FE4" w:rsidRDefault="00941501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369AE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E1CFB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EB44A3" w14:textId="77777777" w:rsidR="002C1FE4" w:rsidRDefault="002C1FE4"/>
        </w:tc>
      </w:tr>
      <w:tr w:rsidR="002C1FE4" w14:paraId="1381184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A2E8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A6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52548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8E45B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4A3F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22C1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FFAD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076D2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2CB4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E650B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B475F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1E892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A7896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4F17B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4CFB5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D18C7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05813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B4E0E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2816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CA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660A4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B7C2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C7C11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482531" w14:textId="77777777" w:rsidR="002C1FE4" w:rsidRDefault="002C1FE4"/>
        </w:tc>
      </w:tr>
      <w:tr w:rsidR="002C1FE4" w:rsidRPr="004E1F2D" w14:paraId="0A7FA057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9DEC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5667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98D712" w14:textId="77777777" w:rsidR="002C1FE4" w:rsidRPr="001518A7" w:rsidRDefault="002C1FE4">
            <w:pPr>
              <w:rPr>
                <w:lang w:val="pt-BR"/>
              </w:rPr>
            </w:pPr>
          </w:p>
        </w:tc>
      </w:tr>
      <w:tr w:rsidR="002C1FE4" w14:paraId="5474E73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6D21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5B350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CD570" w14:textId="77777777" w:rsidR="002C1FE4" w:rsidRDefault="002C1FE4"/>
        </w:tc>
      </w:tr>
      <w:tr w:rsidR="002C1FE4" w14:paraId="3B297F95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D6949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0FA23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CE5897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10521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A29D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o por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videoconfer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936BF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A6CFC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DD62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C8B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</w:tblPrEx>
        <w:trPr>
          <w:trHeight w:val="66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58EEE" w14:textId="1B29BAE3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  <w:r w:rsidR="0036275A">
              <w:rPr>
                <w:rFonts w:ascii="Arial" w:hAnsi="Arial"/>
                <w:sz w:val="20"/>
                <w:szCs w:val="20"/>
              </w:rPr>
              <w:t>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B9332C" w14:textId="77777777" w:rsidR="002C1FE4" w:rsidRDefault="00941501">
            <w:pPr>
              <w:pStyle w:val="Body"/>
            </w:pP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Gerenciador</w:t>
            </w:r>
            <w:proofErr w:type="spellEnd"/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 de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conte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brica de software e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ED22B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CBAA2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BE4D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973FA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14:paraId="05DDE102" w14:textId="77777777" w:rsidR="002C1FE4" w:rsidRDefault="002C1FE4">
      <w:pPr>
        <w:pStyle w:val="Body"/>
        <w:widowControl w:val="0"/>
        <w:spacing w:after="120"/>
        <w:ind w:left="108" w:hanging="108"/>
        <w:jc w:val="center"/>
        <w:rPr>
          <w:rFonts w:ascii="Arial" w:eastAsia="Arial" w:hAnsi="Arial" w:cs="Arial"/>
          <w:b/>
          <w:bCs/>
          <w:sz w:val="20"/>
          <w:szCs w:val="20"/>
        </w:rPr>
      </w:pPr>
    </w:p>
    <w:p w14:paraId="2C0DCC0A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28596BF5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098F650F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D2495C3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F924536" w14:textId="77777777" w:rsidR="002C1FE4" w:rsidRDefault="00941501">
      <w:pPr>
        <w:pStyle w:val="Heading1"/>
        <w:numPr>
          <w:ilvl w:val="0"/>
          <w:numId w:val="14"/>
        </w:numPr>
        <w:spacing w:before="0" w:after="0"/>
        <w:jc w:val="left"/>
        <w:rPr>
          <w:rFonts w:ascii="Arial" w:eastAsia="Arial" w:hAnsi="Arial" w:cs="Arial"/>
          <w:sz w:val="28"/>
          <w:szCs w:val="28"/>
        </w:rPr>
      </w:pPr>
      <w:bookmarkStart w:id="3" w:name="_Toc2"/>
      <w:r>
        <w:rPr>
          <w:rStyle w:val="PageNumber"/>
          <w:rFonts w:ascii="Arial" w:hAnsi="Arial"/>
          <w:sz w:val="28"/>
          <w:szCs w:val="28"/>
        </w:rPr>
        <w:t>O Modelo de Ciclo de Vida</w:t>
      </w:r>
      <w:bookmarkEnd w:id="3"/>
    </w:p>
    <w:p w14:paraId="09760DA0" w14:textId="77777777" w:rsidR="002C1FE4" w:rsidRDefault="002C1FE4">
      <w:pPr>
        <w:pStyle w:val="Body"/>
        <w:rPr>
          <w:rFonts w:ascii="Arial" w:eastAsia="Arial" w:hAnsi="Arial" w:cs="Arial"/>
          <w:b/>
          <w:bCs/>
        </w:rPr>
      </w:pPr>
      <w:bookmarkStart w:id="4" w:name="_Ref471394537"/>
    </w:p>
    <w:p w14:paraId="10F560E9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0937D72" w14:textId="77777777" w:rsidR="002C1FE4" w:rsidRPr="001518A7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Segundo </w:t>
      </w:r>
      <w:r w:rsidRPr="001518A7">
        <w:rPr>
          <w:sz w:val="24"/>
          <w:szCs w:val="24"/>
          <w:lang w:val="pt-BR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 w:rsidRPr="001518A7">
        <w:rPr>
          <w:sz w:val="24"/>
          <w:szCs w:val="24"/>
          <w:lang w:val="pt-BR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 w:rsidRPr="001518A7">
        <w:rPr>
          <w:sz w:val="24"/>
          <w:szCs w:val="24"/>
          <w:lang w:val="pt-BR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 w14:paraId="25405E19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3166BD33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 w14:paraId="4D751861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20352CB0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14:paraId="3300218C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14:paraId="2713C7E2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CE802A4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 w14:paraId="2BBA29BE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1FE02189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14:paraId="7473517E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070A4EFB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 w14:paraId="31849E91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47C40109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45688060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14:paraId="5511AF00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</w:rPr>
        <w:t xml:space="preserve"> </w:t>
      </w:r>
    </w:p>
    <w:p w14:paraId="227381D2" w14:textId="77777777" w:rsidR="002C1FE4" w:rsidRDefault="002C1FE4">
      <w:pPr>
        <w:pStyle w:val="Body"/>
        <w:sectPr w:rsidR="002C1FE4">
          <w:headerReference w:type="default" r:id="rId9"/>
          <w:footerReference w:type="default" r:id="rId10"/>
          <w:pgSz w:w="11900" w:h="16840"/>
          <w:pgMar w:top="1417" w:right="1701" w:bottom="1417" w:left="1701" w:header="708" w:footer="708" w:gutter="0"/>
          <w:pgNumType w:start="4"/>
          <w:cols w:space="720"/>
        </w:sectPr>
      </w:pPr>
    </w:p>
    <w:bookmarkEnd w:id="4"/>
    <w:p w14:paraId="44482191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E3C8E12" w14:textId="77777777" w:rsidR="002C1FE4" w:rsidRDefault="00941501">
      <w:pPr>
        <w:pStyle w:val="Heading1"/>
        <w:numPr>
          <w:ilvl w:val="0"/>
          <w:numId w:val="17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5" w:name="_Toc3"/>
      <w:r>
        <w:rPr>
          <w:rStyle w:val="PageNumber"/>
          <w:rFonts w:ascii="Arial" w:hAnsi="Arial"/>
          <w:sz w:val="28"/>
          <w:szCs w:val="28"/>
        </w:rPr>
        <w:t>Processos</w:t>
      </w:r>
      <w:bookmarkEnd w:id="5"/>
    </w:p>
    <w:p w14:paraId="14230C94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FA63A8C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6" w:name="_Toc4"/>
      <w:r>
        <w:rPr>
          <w:rStyle w:val="PageNumber"/>
          <w:rFonts w:ascii="Arial" w:hAnsi="Arial"/>
        </w:rPr>
        <w:t>Macro-processo</w:t>
      </w:r>
      <w:bookmarkEnd w:id="6"/>
    </w:p>
    <w:p w14:paraId="4720C9D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FEC847D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FA39683" w14:textId="47BF5925" w:rsidR="002C1FE4" w:rsidRDefault="001759E0" w:rsidP="001759E0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 w:rsidRPr="001759E0">
        <w:rPr>
          <w:rFonts w:ascii="Arial" w:eastAsia="Arial" w:hAnsi="Arial" w:cs="Arial"/>
          <w:i w:val="0"/>
          <w:iCs w:val="0"/>
          <w:noProof/>
          <w:sz w:val="24"/>
          <w:szCs w:val="24"/>
          <w:lang w:val="pt-BR"/>
        </w:rPr>
        <w:drawing>
          <wp:inline distT="0" distB="0" distL="0" distR="0" wp14:anchorId="5908C1CD" wp14:editId="700789EB">
            <wp:extent cx="8533130" cy="3177098"/>
            <wp:effectExtent l="0" t="0" r="1270" b="4445"/>
            <wp:docPr id="4" name="Picture 4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177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pt-BR"/>
        </w:rPr>
        <mc:AlternateContent>
          <mc:Choice Requires="wps">
            <w:drawing>
              <wp:inline distT="0" distB="0" distL="0" distR="0" wp14:anchorId="67F73540" wp14:editId="59BED093">
                <wp:extent cx="307340" cy="307340"/>
                <wp:effectExtent l="0" t="0" r="0" b="0"/>
                <wp:docPr id="3" name="Rectangle 3" descr="blob:https://web.whatsapp.com/c4b2f8b8-c871-47f9-9ea5-2e80d4041cf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340" cy="3073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00836E9F" id="Rectangle 3" o:spid="_x0000_s1026" alt="blob:https://web.whatsapp.com/c4b2f8b8-c871-47f9-9ea5-2e80d4041cf1" style="width:24.2pt;height:24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" filled="f" stroked="f">
                <o:lock v:ext="edit" aspectratio="t"/>
                <w10:anchorlock/>
              </v:rect>
            </w:pict>
          </mc:Fallback>
        </mc:AlternateContent>
      </w:r>
    </w:p>
    <w:p w14:paraId="01D1F709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EFEC6C5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F1C5DBE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E451B43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7" w:name="_Toc5"/>
      <w:r>
        <w:rPr>
          <w:rStyle w:val="PageNumber"/>
          <w:rFonts w:ascii="Arial" w:hAnsi="Arial"/>
        </w:rPr>
        <w:lastRenderedPageBreak/>
        <w:t xml:space="preserve">Subprocesso Iniciação </w:t>
      </w:r>
      <w:bookmarkEnd w:id="7"/>
    </w:p>
    <w:p w14:paraId="7C33BFFD" w14:textId="77777777" w:rsidR="002C1FE4" w:rsidRDefault="002C1FE4">
      <w:pPr>
        <w:pStyle w:val="Body"/>
      </w:pPr>
    </w:p>
    <w:p w14:paraId="68594744" w14:textId="1A7C9D77" w:rsidR="002C1FE4" w:rsidRDefault="001759E0" w:rsidP="00E81DDB">
      <w:pPr>
        <w:pStyle w:val="Body"/>
        <w:jc w:val="center"/>
      </w:pPr>
      <w:r w:rsidRPr="001759E0">
        <w:rPr>
          <w:rFonts w:ascii="Arial Unicode MS" w:hAnsi="Arial Unicode MS"/>
          <w:noProof/>
        </w:rPr>
        <w:lastRenderedPageBreak/>
        <w:drawing>
          <wp:inline distT="0" distB="0" distL="0" distR="0" wp14:anchorId="3ACF1512" wp14:editId="007C1F09">
            <wp:extent cx="8533130" cy="5924192"/>
            <wp:effectExtent l="0" t="0" r="1270" b="635"/>
            <wp:docPr id="5" name="Picture 5" descr="C:\Users\3748568\Documents\GIT\mestradopolocesar\Documentacao\Processos\Diogo Macro - Versão\Imagens\Inicia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3748568\Documents\GIT\mestradopolocesar\Documentacao\Processos\Diogo Macro - Versão\Imagens\Iniciaçã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5924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41501">
        <w:rPr>
          <w:rFonts w:ascii="Arial Unicode MS" w:hAnsi="Arial Unicode MS"/>
        </w:rPr>
        <w:br w:type="page"/>
      </w:r>
    </w:p>
    <w:p w14:paraId="440FED5F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8" w:name="_Toc6"/>
      <w:r>
        <w:rPr>
          <w:rStyle w:val="PageNumber"/>
          <w:rFonts w:ascii="Arial" w:hAnsi="Arial"/>
        </w:rPr>
        <w:lastRenderedPageBreak/>
        <w:t>Subprocesso Planejamento</w:t>
      </w:r>
      <w:bookmarkEnd w:id="8"/>
    </w:p>
    <w:p w14:paraId="32121E0B" w14:textId="15502D7D" w:rsidR="002C1FE4" w:rsidRDefault="002C1FE4">
      <w:pPr>
        <w:pStyle w:val="Body"/>
      </w:pPr>
    </w:p>
    <w:p w14:paraId="3FEDBFF2" w14:textId="77777777" w:rsidR="004E1F2D" w:rsidRDefault="004E1F2D">
      <w:pPr>
        <w:pStyle w:val="Body"/>
      </w:pPr>
    </w:p>
    <w:p w14:paraId="7C175F3D" w14:textId="44F849F5" w:rsidR="002C1FE4" w:rsidRDefault="001759E0">
      <w:pPr>
        <w:pStyle w:val="Body"/>
        <w:jc w:val="center"/>
      </w:pPr>
      <w:r w:rsidRPr="001759E0">
        <w:rPr>
          <w:noProof/>
        </w:rPr>
        <w:lastRenderedPageBreak/>
        <w:drawing>
          <wp:inline distT="0" distB="0" distL="0" distR="0" wp14:anchorId="28492E09" wp14:editId="4B418DA5">
            <wp:extent cx="7020717" cy="5422265"/>
            <wp:effectExtent l="0" t="0" r="8890" b="6985"/>
            <wp:docPr id="6" name="Picture 6" descr="C:\Users\3748568\Documents\GIT\mestradopolocesar\Documentacao\Processos\Diogo Macro - Versão\Imagens\Planej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3748568\Documents\GIT\mestradopolocesar\Documentacao\Processos\Diogo Macro - Versão\Imagens\Planejamento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29060" cy="5428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8F15F" w14:textId="6F3DA4A6" w:rsidR="00E81DDB" w:rsidRPr="001759E0" w:rsidRDefault="00941501" w:rsidP="00E81DDB">
      <w:pPr>
        <w:pStyle w:val="Heading2"/>
        <w:numPr>
          <w:ilvl w:val="1"/>
          <w:numId w:val="13"/>
        </w:numPr>
        <w:rPr>
          <w:rFonts w:ascii="Arial" w:hAnsi="Arial"/>
        </w:rPr>
      </w:pPr>
      <w:bookmarkStart w:id="9" w:name="_Toc7"/>
      <w:bookmarkStart w:id="10" w:name="_GoBack"/>
      <w:bookmarkEnd w:id="10"/>
      <w:r>
        <w:rPr>
          <w:rStyle w:val="PageNumber"/>
          <w:rFonts w:ascii="Arial" w:hAnsi="Arial"/>
        </w:rPr>
        <w:lastRenderedPageBreak/>
        <w:t>Subprocesso Execução</w:t>
      </w:r>
      <w:bookmarkEnd w:id="9"/>
    </w:p>
    <w:p w14:paraId="7F6988F3" w14:textId="6A7D035D" w:rsidR="00E81DDB" w:rsidRDefault="001759E0" w:rsidP="00E81DDB">
      <w:pPr>
        <w:pStyle w:val="Body"/>
        <w:jc w:val="center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lastRenderedPageBreak/>
        <w:drawing>
          <wp:inline distT="0" distB="0" distL="0" distR="0" wp14:anchorId="5DC751AF" wp14:editId="0834B4AF">
            <wp:extent cx="8533130" cy="6719122"/>
            <wp:effectExtent l="0" t="0" r="1270" b="5715"/>
            <wp:docPr id="7" name="Picture 7" descr="C:\Users\3748568\Documents\GIT\mestradopolocesar\Documentacao\Processos\Diogo Macro - Versão\Imagens\Execu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3748568\Documents\GIT\mestradopolocesar\Documentacao\Processos\Diogo Macro - Versão\Imagens\Execução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6719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81DDB">
        <w:rPr>
          <w:rFonts w:ascii="Arial" w:eastAsia="Arial" w:hAnsi="Arial" w:cs="Arial"/>
        </w:rPr>
        <w:br w:type="page"/>
      </w:r>
    </w:p>
    <w:p w14:paraId="5F5D96AD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11" w:name="_Toc8"/>
      <w:r>
        <w:rPr>
          <w:rStyle w:val="PageNumber"/>
          <w:rFonts w:ascii="Arial" w:hAnsi="Arial"/>
        </w:rPr>
        <w:lastRenderedPageBreak/>
        <w:t>Subprocesso Encerramento</w:t>
      </w:r>
      <w:bookmarkEnd w:id="11"/>
    </w:p>
    <w:p w14:paraId="246A57B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B277B49" w14:textId="0D7601A4" w:rsidR="002C1FE4" w:rsidRDefault="001759E0">
      <w:pPr>
        <w:pStyle w:val="Body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728E9E87" wp14:editId="334FF541">
            <wp:extent cx="8533130" cy="3263746"/>
            <wp:effectExtent l="0" t="0" r="1270" b="0"/>
            <wp:docPr id="8" name="Picture 8" descr="C:\Users\3748568\Documents\GIT\mestradopolocesar\Documentacao\Processos\Diogo Macro - Versão\Imagens\Encerr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3748568\Documents\GIT\mestradopolocesar\Documentacao\Processos\Diogo Macro - Versão\Imagens\Encerramento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2637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68C75" w14:textId="4CA1CE6D" w:rsidR="002C1FE4" w:rsidRDefault="002C1FE4">
      <w:pPr>
        <w:pStyle w:val="Body"/>
      </w:pPr>
    </w:p>
    <w:p w14:paraId="76791CD0" w14:textId="50BE68FB" w:rsidR="004E1F2D" w:rsidRDefault="004E1F2D">
      <w:pPr>
        <w:pStyle w:val="Body"/>
      </w:pPr>
    </w:p>
    <w:p w14:paraId="33CE4EFC" w14:textId="62BE60A1" w:rsidR="004E1F2D" w:rsidRDefault="004E1F2D">
      <w:pPr>
        <w:pStyle w:val="Body"/>
      </w:pPr>
    </w:p>
    <w:p w14:paraId="3C8DF0BB" w14:textId="618FC9AA" w:rsidR="004E1F2D" w:rsidRDefault="004E1F2D">
      <w:pPr>
        <w:pStyle w:val="Body"/>
      </w:pPr>
    </w:p>
    <w:p w14:paraId="64387285" w14:textId="71CAC45A" w:rsidR="004E1F2D" w:rsidRDefault="004E1F2D">
      <w:pPr>
        <w:pStyle w:val="Body"/>
      </w:pPr>
    </w:p>
    <w:p w14:paraId="0ADB9481" w14:textId="33969465" w:rsidR="004E1F2D" w:rsidRDefault="004E1F2D">
      <w:pPr>
        <w:pStyle w:val="Body"/>
      </w:pPr>
    </w:p>
    <w:p w14:paraId="32C7B42B" w14:textId="4C33F359" w:rsidR="004E1F2D" w:rsidRDefault="004E1F2D">
      <w:pPr>
        <w:pStyle w:val="Body"/>
      </w:pPr>
    </w:p>
    <w:p w14:paraId="000B7C0C" w14:textId="476BDDE8" w:rsidR="004E1F2D" w:rsidRDefault="004E1F2D">
      <w:pPr>
        <w:pStyle w:val="Body"/>
      </w:pPr>
    </w:p>
    <w:p w14:paraId="102CFA3B" w14:textId="7686CDA2" w:rsidR="004E1F2D" w:rsidRDefault="004E1F2D">
      <w:pPr>
        <w:pStyle w:val="Body"/>
      </w:pPr>
    </w:p>
    <w:p w14:paraId="2C8BC201" w14:textId="0E2D15AD" w:rsidR="004E1F2D" w:rsidRDefault="004E1F2D">
      <w:pPr>
        <w:pStyle w:val="Body"/>
      </w:pPr>
    </w:p>
    <w:p w14:paraId="72A53CB6" w14:textId="3D4C625B" w:rsidR="004E1F2D" w:rsidRDefault="004E1F2D">
      <w:pPr>
        <w:pStyle w:val="Body"/>
      </w:pPr>
    </w:p>
    <w:p w14:paraId="36661F4A" w14:textId="77777777" w:rsidR="004E1F2D" w:rsidRDefault="004E1F2D">
      <w:pPr>
        <w:pStyle w:val="Body"/>
      </w:pPr>
    </w:p>
    <w:p w14:paraId="34B1A68B" w14:textId="16F34CBF" w:rsidR="00E81DDB" w:rsidRDefault="004E1F2D">
      <w:pPr>
        <w:pStyle w:val="Body"/>
        <w:rPr>
          <w:b/>
        </w:rPr>
      </w:pPr>
      <w:r>
        <w:lastRenderedPageBreak/>
        <w:t xml:space="preserve">4.6     </w:t>
      </w:r>
      <w:r w:rsidRPr="004E1F2D">
        <w:rPr>
          <w:b/>
        </w:rPr>
        <w:t>Monitoramento e Controle</w:t>
      </w:r>
    </w:p>
    <w:p w14:paraId="0ED3F995" w14:textId="3EECF43C" w:rsidR="004E1F2D" w:rsidRDefault="004E1F2D">
      <w:pPr>
        <w:pStyle w:val="Body"/>
        <w:rPr>
          <w:b/>
        </w:rPr>
      </w:pPr>
    </w:p>
    <w:p w14:paraId="23627186" w14:textId="3E8B32CC" w:rsidR="004E1F2D" w:rsidRDefault="004E1F2D">
      <w:pPr>
        <w:pStyle w:val="Body"/>
        <w:rPr>
          <w:b/>
        </w:rPr>
      </w:pPr>
    </w:p>
    <w:p w14:paraId="17797D17" w14:textId="261F5F98" w:rsidR="004E1F2D" w:rsidRDefault="004E1F2D">
      <w:pPr>
        <w:pStyle w:val="Body"/>
        <w:sectPr w:rsidR="004E1F2D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  <w:r w:rsidRPr="004E1F2D">
        <w:rPr>
          <w:noProof/>
        </w:rPr>
        <w:drawing>
          <wp:inline distT="0" distB="0" distL="0" distR="0" wp14:anchorId="22E4559E" wp14:editId="648B22F3">
            <wp:extent cx="8533130" cy="4288459"/>
            <wp:effectExtent l="0" t="0" r="1270" b="0"/>
            <wp:docPr id="2" name="Picture 2" descr="C:\Users\3748568\Documents\GIT\mestradopolocesar\Documentacao\Processos\Diogo Macro - Versão\Imagens\Monitoramento e Contro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748568\Documents\GIT\mestradopolocesar\Documentacao\Processos\Diogo Macro - Versão\Imagens\Monitoramento e Control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4288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EE243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4AEDEB" w14:textId="77777777" w:rsidR="002C1FE4" w:rsidRDefault="002C1FE4">
      <w:pPr>
        <w:pStyle w:val="Heading1"/>
        <w:pBdr>
          <w:bottom w:val="nil"/>
        </w:pBdr>
        <w:spacing w:before="0" w:after="0"/>
        <w:ind w:left="432"/>
        <w:rPr>
          <w:rFonts w:ascii="Arial" w:eastAsia="Arial" w:hAnsi="Arial" w:cs="Arial"/>
        </w:rPr>
      </w:pPr>
    </w:p>
    <w:p w14:paraId="7C963871" w14:textId="77777777" w:rsidR="002C1FE4" w:rsidRDefault="00941501">
      <w:pPr>
        <w:pStyle w:val="Heading1"/>
        <w:numPr>
          <w:ilvl w:val="0"/>
          <w:numId w:val="18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2" w:name="_Toc9"/>
      <w:r>
        <w:rPr>
          <w:rStyle w:val="PageNumber"/>
          <w:rFonts w:ascii="Arial" w:hAnsi="Arial"/>
          <w:sz w:val="28"/>
          <w:szCs w:val="28"/>
        </w:rPr>
        <w:t>Atividades</w:t>
      </w:r>
      <w:bookmarkEnd w:id="12"/>
    </w:p>
    <w:p w14:paraId="2A0052B8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972267F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13" w:name="_Toc10"/>
      <w:r>
        <w:rPr>
          <w:rStyle w:val="PageNumber"/>
          <w:rFonts w:ascii="Arial" w:hAnsi="Arial"/>
        </w:rPr>
        <w:t>Gerente de Projetos / Scrum Master</w:t>
      </w:r>
      <w:bookmarkEnd w:id="13"/>
    </w:p>
    <w:p w14:paraId="5B3BC52E" w14:textId="77777777" w:rsidR="002C1FE4" w:rsidRDefault="002C1FE4">
      <w:pPr>
        <w:pStyle w:val="Body"/>
      </w:pPr>
    </w:p>
    <w:p w14:paraId="1F0856E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14:paraId="1DFA59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14:paraId="283DA4D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14:paraId="5FEAA5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14:paraId="47D16DF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14:paraId="4874C35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14:paraId="4277EC27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14:paraId="0DAB6971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14:paraId="03F8BC4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 w14:paraId="785C2B1C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14:paraId="02EED54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 w14:paraId="1F789AE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 w14:paraId="70DB336F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24511DEA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56F565C2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1F4DB5D2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0344F3D0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074A20B9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41D6087D" w14:textId="77777777" w:rsidR="002C1FE4" w:rsidRDefault="00941501">
      <w:pPr>
        <w:pStyle w:val="Heading2"/>
        <w:numPr>
          <w:ilvl w:val="1"/>
          <w:numId w:val="21"/>
        </w:numPr>
        <w:rPr>
          <w:rFonts w:ascii="Arial" w:eastAsia="Arial" w:hAnsi="Arial" w:cs="Arial"/>
        </w:rPr>
      </w:pPr>
      <w:bookmarkStart w:id="14" w:name="_Toc11"/>
      <w:r>
        <w:rPr>
          <w:rStyle w:val="PageNumber"/>
          <w:rFonts w:ascii="Arial" w:hAnsi="Arial"/>
        </w:rPr>
        <w:t>Arquiteto de Software</w:t>
      </w:r>
      <w:bookmarkEnd w:id="14"/>
    </w:p>
    <w:p w14:paraId="4B10857B" w14:textId="77777777" w:rsidR="002C1FE4" w:rsidRDefault="002C1FE4">
      <w:pPr>
        <w:pStyle w:val="Body"/>
      </w:pPr>
    </w:p>
    <w:p w14:paraId="53DDA7A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14:paraId="7976C2E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 w14:paraId="5C20326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 w14:paraId="5A3B21B0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14:paraId="29884F9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14:paraId="6D61B72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 w14:paraId="58BC63E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 w14:paraId="4E52789A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 w14:paraId="4CE98F4D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 w14:paraId="372B514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 w14:paraId="13D984CF" w14:textId="77777777" w:rsidR="002C1FE4" w:rsidRDefault="00941501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 w14:paraId="1AC8AA48" w14:textId="77777777" w:rsidR="002C1FE4" w:rsidRDefault="002C1FE4">
      <w:pPr>
        <w:pStyle w:val="Body"/>
      </w:pPr>
    </w:p>
    <w:p w14:paraId="1F393EA9" w14:textId="77777777" w:rsidR="002C1FE4" w:rsidRDefault="00941501">
      <w:pPr>
        <w:pStyle w:val="Heading2"/>
        <w:numPr>
          <w:ilvl w:val="1"/>
          <w:numId w:val="24"/>
        </w:numPr>
        <w:rPr>
          <w:rFonts w:ascii="Arial" w:eastAsia="Arial" w:hAnsi="Arial" w:cs="Arial"/>
        </w:rPr>
      </w:pPr>
      <w:bookmarkStart w:id="15" w:name="_Toc12"/>
      <w:r>
        <w:rPr>
          <w:rStyle w:val="PageNumber"/>
          <w:rFonts w:ascii="Arial" w:hAnsi="Arial"/>
        </w:rPr>
        <w:lastRenderedPageBreak/>
        <w:t>Gerente de Configuração</w:t>
      </w:r>
      <w:bookmarkEnd w:id="15"/>
    </w:p>
    <w:p w14:paraId="72259D34" w14:textId="77777777" w:rsidR="002C1FE4" w:rsidRDefault="002C1FE4">
      <w:pPr>
        <w:pStyle w:val="Body"/>
      </w:pPr>
    </w:p>
    <w:p w14:paraId="280CBC7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BA7F722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Elaborar documentação;</w:t>
      </w:r>
    </w:p>
    <w:p w14:paraId="45C0802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relatórios de qualidade;</w:t>
      </w:r>
    </w:p>
    <w:p w14:paraId="050170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articipar em todo o processo de desenvolvimento de software;</w:t>
      </w:r>
    </w:p>
    <w:p w14:paraId="233A1D0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 Infraestrutura.</w:t>
      </w:r>
    </w:p>
    <w:p w14:paraId="07799BB3" w14:textId="77777777" w:rsidR="002C1FE4" w:rsidRDefault="002C1FE4">
      <w:pPr>
        <w:pStyle w:val="Body"/>
      </w:pPr>
    </w:p>
    <w:p w14:paraId="5F56CDEF" w14:textId="77777777" w:rsidR="002C1FE4" w:rsidRDefault="00941501">
      <w:pPr>
        <w:pStyle w:val="Heading2"/>
        <w:numPr>
          <w:ilvl w:val="1"/>
          <w:numId w:val="25"/>
        </w:numPr>
        <w:rPr>
          <w:rFonts w:ascii="Arial" w:eastAsia="Arial" w:hAnsi="Arial" w:cs="Arial"/>
        </w:rPr>
      </w:pPr>
      <w:bookmarkStart w:id="16" w:name="_Toc13"/>
      <w:r>
        <w:rPr>
          <w:rStyle w:val="PageNumber"/>
          <w:rFonts w:ascii="Arial" w:hAnsi="Arial"/>
        </w:rPr>
        <w:t>Engenheiro de Requisitos / Product Owner</w:t>
      </w:r>
      <w:bookmarkEnd w:id="16"/>
    </w:p>
    <w:p w14:paraId="20273499" w14:textId="77777777" w:rsidR="002C1FE4" w:rsidRDefault="002C1FE4">
      <w:pPr>
        <w:pStyle w:val="Body"/>
      </w:pPr>
    </w:p>
    <w:p w14:paraId="1B19A5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 w14:paraId="41E38AA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14:paraId="514A8BB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 w14:paraId="33DFF3E2" w14:textId="77777777" w:rsidR="002C1FE4" w:rsidRDefault="002C1FE4">
      <w:pPr>
        <w:pStyle w:val="Body"/>
      </w:pPr>
    </w:p>
    <w:p w14:paraId="319BE23F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444346C1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63FE38F8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2ADC80A6" w14:textId="77777777" w:rsidR="002C1FE4" w:rsidRDefault="00941501">
      <w:pPr>
        <w:pStyle w:val="Heading2"/>
        <w:numPr>
          <w:ilvl w:val="1"/>
          <w:numId w:val="26"/>
        </w:numPr>
        <w:rPr>
          <w:rFonts w:ascii="Arial" w:eastAsia="Arial" w:hAnsi="Arial" w:cs="Arial"/>
        </w:rPr>
      </w:pPr>
      <w:bookmarkStart w:id="17" w:name="_Toc14"/>
      <w:r>
        <w:rPr>
          <w:rStyle w:val="PageNumber"/>
          <w:rFonts w:ascii="Arial" w:hAnsi="Arial"/>
        </w:rPr>
        <w:t>Engenheiro de Software / Team Scrum</w:t>
      </w:r>
      <w:bookmarkEnd w:id="17"/>
    </w:p>
    <w:p w14:paraId="68403220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01CFDCF5" w14:textId="77777777" w:rsidR="002C1FE4" w:rsidRDefault="002C1FE4">
      <w:pPr>
        <w:pStyle w:val="Paragraph2"/>
        <w:numPr>
          <w:ilvl w:val="0"/>
          <w:numId w:val="28"/>
        </w:numPr>
        <w:spacing w:after="0"/>
        <w:jc w:val="both"/>
        <w:rPr>
          <w:sz w:val="24"/>
          <w:szCs w:val="24"/>
          <w:lang w:val="pt-PT"/>
        </w:rPr>
      </w:pPr>
    </w:p>
    <w:p w14:paraId="1E5C42A0" w14:textId="77777777" w:rsidR="002C1FE4" w:rsidRDefault="002C1FE4">
      <w:pPr>
        <w:pStyle w:val="Paragraph2"/>
        <w:spacing w:after="0"/>
        <w:ind w:left="720"/>
        <w:jc w:val="both"/>
        <w:rPr>
          <w:rStyle w:val="PageNumber"/>
          <w:sz w:val="24"/>
          <w:szCs w:val="24"/>
          <w:lang w:val="pt-PT"/>
        </w:rPr>
      </w:pPr>
    </w:p>
    <w:p w14:paraId="5474C0A1" w14:textId="77777777" w:rsidR="002C1FE4" w:rsidRDefault="00941501">
      <w:pPr>
        <w:pStyle w:val="Paragraph2"/>
        <w:spacing w:after="0"/>
        <w:ind w:left="0"/>
        <w:jc w:val="both"/>
        <w:rPr>
          <w:b/>
          <w:bCs/>
          <w:sz w:val="24"/>
          <w:szCs w:val="24"/>
          <w:lang w:val="pt-PT"/>
        </w:rPr>
      </w:pPr>
      <w:bookmarkStart w:id="18" w:name="_Ref4713945372"/>
      <w:r>
        <w:rPr>
          <w:b/>
          <w:bCs/>
          <w:sz w:val="24"/>
          <w:szCs w:val="24"/>
          <w:lang w:val="pt-PT"/>
        </w:rPr>
        <w:t>5.6.  Engenheiro de Testes</w:t>
      </w:r>
    </w:p>
    <w:p w14:paraId="1E0EBC6D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65F7691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75471C5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valiar, através de testes, se o software atende os requisitos do cliente;</w:t>
      </w:r>
    </w:p>
    <w:p w14:paraId="4D9D44EB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bertura e Validação de bugs;</w:t>
      </w:r>
    </w:p>
    <w:p w14:paraId="2569C79C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artefatos tangíveis à qualidade de software;</w:t>
      </w:r>
    </w:p>
    <w:p w14:paraId="661B7626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utomatizar testes funcionais.</w:t>
      </w:r>
      <w:bookmarkEnd w:id="18"/>
    </w:p>
    <w:p w14:paraId="46907EC6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05C4C25" w14:textId="77777777" w:rsidR="002C1FE4" w:rsidRDefault="00941501">
      <w:pPr>
        <w:pStyle w:val="Heading1"/>
        <w:numPr>
          <w:ilvl w:val="0"/>
          <w:numId w:val="31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9" w:name="_Toc15"/>
      <w:r>
        <w:rPr>
          <w:rStyle w:val="PageNumber"/>
          <w:rFonts w:ascii="Arial" w:hAnsi="Arial"/>
          <w:sz w:val="28"/>
          <w:szCs w:val="28"/>
        </w:rPr>
        <w:t>Papéis e Responsabilidades</w:t>
      </w:r>
      <w:bookmarkEnd w:id="19"/>
    </w:p>
    <w:p w14:paraId="5FE1F597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A978D00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20" w:name="_Toc16"/>
      <w:r>
        <w:rPr>
          <w:rStyle w:val="PageNumber"/>
          <w:rFonts w:ascii="Arial" w:hAnsi="Arial"/>
        </w:rPr>
        <w:t>Gerente de Projetos</w:t>
      </w:r>
      <w:bookmarkEnd w:id="20"/>
    </w:p>
    <w:p w14:paraId="23092F77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 w14:paraId="326EA273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21" w:name="_Toc17"/>
      <w:r>
        <w:rPr>
          <w:rStyle w:val="PageNumber"/>
          <w:rFonts w:ascii="Arial" w:hAnsi="Arial"/>
        </w:rPr>
        <w:t>Engenheiro de Software</w:t>
      </w:r>
      <w:bookmarkEnd w:id="21"/>
    </w:p>
    <w:p w14:paraId="595AF4C9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a implementação e codificação de componentes de software que irão compor e integrar o produto.</w:t>
      </w:r>
    </w:p>
    <w:p w14:paraId="116DA926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22" w:name="_Toc18"/>
      <w:r>
        <w:rPr>
          <w:rStyle w:val="PageNumber"/>
          <w:rFonts w:ascii="Arial" w:hAnsi="Arial"/>
        </w:rPr>
        <w:lastRenderedPageBreak/>
        <w:t>Engenheiro de Requisitos</w:t>
      </w:r>
      <w:bookmarkEnd w:id="22"/>
    </w:p>
    <w:p w14:paraId="36FEE063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a elicitação, análise e gerenciamento dos requisitos apresentados pelo cliente de modo a atender as suas expectativas.</w:t>
      </w:r>
    </w:p>
    <w:p w14:paraId="6AF2F7AD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23" w:name="_Toc19"/>
      <w:r>
        <w:rPr>
          <w:rStyle w:val="PageNumber"/>
          <w:rFonts w:ascii="Arial" w:hAnsi="Arial"/>
        </w:rPr>
        <w:t>Engenheiro de Qualidade</w:t>
      </w:r>
      <w:bookmarkEnd w:id="23"/>
    </w:p>
    <w:p w14:paraId="06148D28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or planejar e executar os procedimentos de testes afim de verificar e validar não somente os artefatos de software bem como a conformidade dos processos.</w:t>
      </w:r>
    </w:p>
    <w:p w14:paraId="5D77DAD2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5A129955" w14:textId="77777777" w:rsidR="002C1FE4" w:rsidRDefault="002C1FE4">
      <w:pPr>
        <w:pStyle w:val="Heading1"/>
        <w:pBdr>
          <w:bottom w:val="nil"/>
        </w:pBdr>
        <w:spacing w:before="0" w:after="0"/>
        <w:rPr>
          <w:rFonts w:ascii="Arial" w:eastAsia="Arial" w:hAnsi="Arial" w:cs="Arial"/>
          <w:sz w:val="24"/>
          <w:szCs w:val="24"/>
        </w:rPr>
      </w:pPr>
    </w:p>
    <w:p w14:paraId="16913310" w14:textId="77777777" w:rsidR="002C1FE4" w:rsidRDefault="00941501">
      <w:pPr>
        <w:pStyle w:val="Heading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4" w:name="_Toc20"/>
      <w:r>
        <w:rPr>
          <w:rStyle w:val="PageNumber"/>
          <w:rFonts w:ascii="Arial" w:hAnsi="Arial"/>
          <w:sz w:val="28"/>
          <w:szCs w:val="28"/>
        </w:rPr>
        <w:t>Templates</w:t>
      </w:r>
      <w:bookmarkEnd w:id="24"/>
    </w:p>
    <w:p w14:paraId="5B60B6D7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285341A1" w14:textId="77777777" w:rsidR="002C1FE4" w:rsidRDefault="00941501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4"/>
          <w:szCs w:val="24"/>
        </w:rPr>
        <w:t>???</w:t>
      </w:r>
    </w:p>
    <w:p w14:paraId="1D098A11" w14:textId="77777777" w:rsidR="002C1FE4" w:rsidRDefault="002C1FE4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14:paraId="12027A15" w14:textId="77777777" w:rsidR="002C1FE4" w:rsidRDefault="00941501">
      <w:pPr>
        <w:pStyle w:val="Heading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5" w:name="_Toc21"/>
      <w:r>
        <w:rPr>
          <w:rStyle w:val="PageNumber"/>
          <w:rFonts w:ascii="Arial" w:hAnsi="Arial"/>
          <w:sz w:val="28"/>
          <w:szCs w:val="28"/>
        </w:rPr>
        <w:t>Nome da Fábrica</w:t>
      </w:r>
      <w:bookmarkEnd w:id="25"/>
    </w:p>
    <w:p w14:paraId="04122B2F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480F5C5A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 w14:paraId="1056BDF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6AC27B54" w14:textId="77777777" w:rsidR="002C1FE4" w:rsidRDefault="002C1FE4">
      <w:pPr>
        <w:pStyle w:val="Heading1"/>
        <w:spacing w:before="0" w:after="0"/>
        <w:ind w:left="432" w:hanging="432"/>
        <w:rPr>
          <w:rFonts w:ascii="Arial" w:eastAsia="Arial" w:hAnsi="Arial" w:cs="Arial"/>
          <w:sz w:val="24"/>
          <w:szCs w:val="24"/>
        </w:rPr>
      </w:pPr>
    </w:p>
    <w:p w14:paraId="4202341C" w14:textId="77777777" w:rsidR="002C1FE4" w:rsidRDefault="00941501">
      <w:pPr>
        <w:pStyle w:val="Heading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6" w:name="_Toc22"/>
      <w:r>
        <w:rPr>
          <w:rFonts w:ascii="Arial" w:hAnsi="Arial"/>
          <w:sz w:val="28"/>
          <w:szCs w:val="28"/>
        </w:rPr>
        <w:t>Equipe e Papel</w:t>
      </w:r>
      <w:bookmarkEnd w:id="26"/>
    </w:p>
    <w:p w14:paraId="6995F3E8" w14:textId="77777777" w:rsidR="002C1FE4" w:rsidRDefault="002C1FE4">
      <w:pPr>
        <w:pStyle w:val="Header"/>
        <w:rPr>
          <w:rFonts w:ascii="Arial" w:eastAsia="Arial" w:hAnsi="Arial" w:cs="Arial"/>
        </w:rPr>
      </w:pPr>
    </w:p>
    <w:p w14:paraId="38BAEE0A" w14:textId="77777777" w:rsidR="002C1FE4" w:rsidRDefault="00941501">
      <w:pPr>
        <w:pStyle w:val="Heading1"/>
        <w:pBdr>
          <w:bottom w:val="nil"/>
        </w:pBdr>
        <w:spacing w:before="0" w:after="0"/>
      </w:pPr>
      <w:bookmarkStart w:id="27" w:name="_Referências"/>
      <w:bookmarkStart w:id="28" w:name="_Toc23"/>
      <w:bookmarkEnd w:id="27"/>
      <w:r>
        <w:rPr>
          <w:b w:val="0"/>
          <w:bCs w:val="0"/>
        </w:rPr>
        <w:t>A tebela a seguir</w:t>
      </w:r>
      <w:r>
        <w:rPr>
          <w:rStyle w:val="PageNumber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PageNumber"/>
        </w:rPr>
        <w:t>:</w:t>
      </w:r>
      <w:bookmarkEnd w:id="28"/>
    </w:p>
    <w:p w14:paraId="764AB88A" w14:textId="77777777" w:rsidR="002C1FE4" w:rsidRDefault="002C1FE4">
      <w:pPr>
        <w:pStyle w:val="Heading1"/>
        <w:pBdr>
          <w:bottom w:val="nil"/>
        </w:pBdr>
        <w:spacing w:before="0" w:after="0"/>
      </w:pPr>
    </w:p>
    <w:tbl>
      <w:tblPr>
        <w:tblStyle w:val="TableNormal1"/>
        <w:tblW w:w="849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17"/>
        <w:gridCol w:w="5381"/>
      </w:tblGrid>
      <w:tr w:rsidR="002C1FE4" w14:paraId="533CF2EB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68E34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DA3556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14:paraId="18C2EBCD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FF092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Projet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CEAA8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avi</w:t>
            </w:r>
          </w:p>
        </w:tc>
      </w:tr>
      <w:tr w:rsidR="002C1FE4" w14:paraId="750E1148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DCD6DE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BA964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icardo Damasceno de Oliveira</w:t>
            </w:r>
          </w:p>
        </w:tc>
      </w:tr>
      <w:tr w:rsidR="002C1FE4" w14:paraId="527EB9F7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9DA96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Arquitet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0387D4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iogo Dostoyevsqui</w:t>
            </w:r>
          </w:p>
        </w:tc>
      </w:tr>
      <w:tr w:rsidR="002C1FE4" w14:paraId="4C7ED441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B10C93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Configuraçã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3C470F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José Neto</w:t>
            </w:r>
          </w:p>
        </w:tc>
      </w:tr>
      <w:tr w:rsidR="002C1FE4" w14:paraId="563475A7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A1983B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Requisito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9E860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Luiz Henrique</w:t>
            </w:r>
          </w:p>
        </w:tc>
      </w:tr>
      <w:tr w:rsidR="002C1FE4" w14:paraId="6CCCD26A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926C26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Teste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BB789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huan</w:t>
            </w:r>
          </w:p>
        </w:tc>
      </w:tr>
      <w:tr w:rsidR="002C1FE4" w14:paraId="66968ECF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B12FF0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8AE62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rlânio Freire</w:t>
            </w:r>
          </w:p>
        </w:tc>
      </w:tr>
    </w:tbl>
    <w:p w14:paraId="38F197A8" w14:textId="77777777" w:rsidR="002C1FE4" w:rsidRDefault="002C1FE4">
      <w:pPr>
        <w:pStyle w:val="Heading1"/>
        <w:widowControl w:val="0"/>
        <w:pBdr>
          <w:bottom w:val="nil"/>
        </w:pBdr>
        <w:spacing w:before="0" w:after="0"/>
      </w:pPr>
    </w:p>
    <w:p w14:paraId="2753D68F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565AED36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794B1278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50108E56" w14:textId="77777777" w:rsidR="002C1FE4" w:rsidRDefault="00941501">
      <w:pPr>
        <w:pStyle w:val="Heading1"/>
        <w:spacing w:before="0" w:after="0"/>
      </w:pPr>
      <w:r>
        <w:rPr>
          <w:rFonts w:ascii="Arial Unicode MS" w:eastAsia="Arial Unicode MS" w:hAnsi="Arial Unicode MS" w:cs="Arial Unicode MS"/>
          <w:b w:val="0"/>
          <w:bCs w:val="0"/>
        </w:rPr>
        <w:br w:type="page"/>
      </w:r>
    </w:p>
    <w:p w14:paraId="2631661D" w14:textId="77777777" w:rsidR="002C1FE4" w:rsidRDefault="00941501">
      <w:pPr>
        <w:pStyle w:val="Heading1"/>
        <w:spacing w:before="0" w:after="0"/>
        <w:rPr>
          <w:rFonts w:ascii="Arial" w:eastAsia="Arial" w:hAnsi="Arial" w:cs="Arial"/>
          <w:sz w:val="24"/>
          <w:szCs w:val="24"/>
        </w:rPr>
      </w:pPr>
      <w:bookmarkStart w:id="29" w:name="_Toc24"/>
      <w:r>
        <w:rPr>
          <w:rFonts w:ascii="Arial" w:hAnsi="Arial"/>
          <w:sz w:val="28"/>
          <w:szCs w:val="28"/>
        </w:rPr>
        <w:lastRenderedPageBreak/>
        <w:t>Referências</w:t>
      </w:r>
      <w:bookmarkEnd w:id="29"/>
    </w:p>
    <w:p w14:paraId="50273D74" w14:textId="77777777" w:rsidR="002C1FE4" w:rsidRDefault="002C1FE4">
      <w:pPr>
        <w:pStyle w:val="Body"/>
      </w:pPr>
    </w:p>
    <w:p w14:paraId="0C6D5998" w14:textId="77777777" w:rsidR="002C1FE4" w:rsidRDefault="00941501">
      <w:pPr>
        <w:pStyle w:val="ListParagraph"/>
        <w:widowControl w:val="0"/>
        <w:numPr>
          <w:ilvl w:val="0"/>
          <w:numId w:val="32"/>
        </w:numPr>
      </w:pPr>
      <w:r>
        <w:rPr>
          <w:rStyle w:val="PageNumber"/>
        </w:rPr>
        <w:t xml:space="preserve">CORDEIRO, E. DOS S. Modelagem descritiva iterativa e incremental de processo de software: uma experiência em uma microempresa de desenvolvimento de software. p. 213, 2003. </w:t>
      </w:r>
    </w:p>
    <w:p w14:paraId="5A12D683" w14:textId="77777777" w:rsidR="002C1FE4" w:rsidRDefault="002C1FE4">
      <w:pPr>
        <w:pStyle w:val="Body"/>
      </w:pPr>
    </w:p>
    <w:p w14:paraId="1FBC4592" w14:textId="77777777" w:rsidR="002C1FE4" w:rsidRDefault="00941501">
      <w:pPr>
        <w:pStyle w:val="ListParagraph"/>
        <w:numPr>
          <w:ilvl w:val="0"/>
          <w:numId w:val="32"/>
        </w:numPr>
      </w:pPr>
      <w:r>
        <w:rPr>
          <w:rStyle w:val="PageNumber"/>
        </w:rPr>
        <w:t>AMARAL, DANIEL C. et al. Gerenciamento ágil de projetos: aplicação em produtos inovadores. São Paulo: Saraiva, 2011</w:t>
      </w:r>
    </w:p>
    <w:sectPr w:rsidR="002C1FE4">
      <w:headerReference w:type="default" r:id="rId18"/>
      <w:pgSz w:w="11900" w:h="16840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E6B0F03" w14:textId="77777777" w:rsidR="0005063E" w:rsidRDefault="0005063E">
      <w:r>
        <w:separator/>
      </w:r>
    </w:p>
  </w:endnote>
  <w:endnote w:type="continuationSeparator" w:id="0">
    <w:p w14:paraId="03AE7350" w14:textId="77777777" w:rsidR="0005063E" w:rsidRDefault="000506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Malgun Gothic Semilight"/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Helvetica Neue">
    <w:altName w:val="Arial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EC60015" w14:textId="77777777" w:rsidR="002C1FE4" w:rsidRDefault="002C1FE4">
    <w:pPr>
      <w:pStyle w:val="HeaderFooter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8A8B249" w14:textId="0D264FE3" w:rsidR="002C1FE4" w:rsidRDefault="00941501">
    <w:pPr>
      <w:pStyle w:val="Footer"/>
      <w:jc w:val="right"/>
    </w:pPr>
    <w:r>
      <w:fldChar w:fldCharType="begin"/>
    </w:r>
    <w:r>
      <w:instrText xml:space="preserve"> PAGE </w:instrText>
    </w:r>
    <w:r>
      <w:fldChar w:fldCharType="separate"/>
    </w:r>
    <w:r w:rsidR="004E1F2D">
      <w:rPr>
        <w:noProof/>
      </w:rPr>
      <w:t>7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0B2CF69" w14:textId="77777777" w:rsidR="0005063E" w:rsidRDefault="0005063E">
      <w:r>
        <w:separator/>
      </w:r>
    </w:p>
  </w:footnote>
  <w:footnote w:type="continuationSeparator" w:id="0">
    <w:p w14:paraId="63463914" w14:textId="77777777" w:rsidR="0005063E" w:rsidRDefault="0005063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FC44B6" w14:textId="77777777" w:rsidR="002C1FE4" w:rsidRDefault="00941501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1D786D22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40FBFA56" id="_x0000_t202" coordsize="21600,21600" o:spt="202" path="m,l,21600r21600,l21600,xe">
              <v:stroke joinstyle="miter"/>
              <v:path gradientshapeok="t" o:connecttype="rect"/>
            </v:shapetype>
            <v:shape id="officeArt object" o:spid="_x0000_s1026" type="#_x0000_t202" alt="Caixa de Texto 20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 stroked="f" strokeweight="1pt">
              <v:stroke miterlimit="4"/>
              <v:textbox inset="1.27mm,1.27mm,1.27mm,1.27mm">
                <w:txbxContent>
                  <w:p w14:paraId="1D786D22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DF1215" w14:textId="77777777" w:rsidR="002C1FE4" w:rsidRDefault="00941501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77B71D8D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5A313B2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alt="Caixa de Texto 3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 stroked="f" strokeweight="1pt">
              <v:stroke miterlimit="4"/>
              <v:textbox inset="1.27mm,1.27mm,1.27mm,1.27mm">
                <w:txbxContent>
                  <w:p w14:paraId="77B71D8D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C79693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56B52AA8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7EE316BB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Caixa de Texto 3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56B52AA8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807DA48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46E60766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shapetype w14:anchorId="40C96B80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Caixa de Texto 3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46E60766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C7761EC"/>
    <w:multiLevelType w:val="hybridMultilevel"/>
    <w:tmpl w:val="1812D018"/>
    <w:numStyleLink w:val="ImportedStyle3"/>
  </w:abstractNum>
  <w:abstractNum w:abstractNumId="3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 w15:restartNumberingAfterBreak="0">
    <w:nsid w:val="24BC66C1"/>
    <w:multiLevelType w:val="hybridMultilevel"/>
    <w:tmpl w:val="C54694D0"/>
    <w:numStyleLink w:val="Bullets"/>
  </w:abstractNum>
  <w:abstractNum w:abstractNumId="5" w15:restartNumberingAfterBreak="0">
    <w:nsid w:val="280214A8"/>
    <w:multiLevelType w:val="hybridMultilevel"/>
    <w:tmpl w:val="093E0F24"/>
    <w:numStyleLink w:val="ImportedStyle2"/>
  </w:abstractNum>
  <w:abstractNum w:abstractNumId="6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7" w15:restartNumberingAfterBreak="0">
    <w:nsid w:val="45225A44"/>
    <w:multiLevelType w:val="hybridMultilevel"/>
    <w:tmpl w:val="11D8F2F8"/>
    <w:numStyleLink w:val="ImportedStyle4"/>
  </w:abstractNum>
  <w:abstractNum w:abstractNumId="8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65DB3D11"/>
    <w:multiLevelType w:val="hybridMultilevel"/>
    <w:tmpl w:val="D616844A"/>
    <w:numStyleLink w:val="ImportedStyle5"/>
  </w:abstractNum>
  <w:abstractNum w:abstractNumId="10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2" w15:restartNumberingAfterBreak="0">
    <w:nsid w:val="726C67A1"/>
    <w:multiLevelType w:val="multilevel"/>
    <w:tmpl w:val="88D6F854"/>
    <w:numStyleLink w:val="ImportedStyle1"/>
  </w:abstract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3"/>
  </w:num>
  <w:num w:numId="12">
    <w:abstractNumId w:val="12"/>
  </w:num>
  <w:num w:numId="13">
    <w:abstractNumId w:val="12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2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6"/>
  </w:num>
  <w:num w:numId="16">
    <w:abstractNumId w:val="5"/>
  </w:num>
  <w:num w:numId="17">
    <w:abstractNumId w:val="12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2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8"/>
  </w:num>
  <w:num w:numId="20">
    <w:abstractNumId w:val="2"/>
  </w:num>
  <w:num w:numId="21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1"/>
  </w:num>
  <w:num w:numId="23">
    <w:abstractNumId w:val="7"/>
  </w:num>
  <w:num w:numId="24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0"/>
  </w:num>
  <w:num w:numId="28">
    <w:abstractNumId w:val="9"/>
  </w:num>
  <w:num w:numId="29">
    <w:abstractNumId w:val="1"/>
  </w:num>
  <w:num w:numId="30">
    <w:abstractNumId w:val="4"/>
  </w:num>
  <w:num w:numId="31">
    <w:abstractNumId w:val="12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9"/>
    <w:lvlOverride w:ilvl="0">
      <w:lvl w:ilvl="0" w:tplc="0520DACE">
        <w:start w:val="1"/>
        <w:numFmt w:val="bullet"/>
        <w:lvlText w:val="·"/>
        <w:lvlJc w:val="left"/>
        <w:pPr>
          <w:ind w:left="42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89CE213E">
        <w:start w:val="1"/>
        <w:numFmt w:val="bullet"/>
        <w:lvlText w:val="o"/>
        <w:lvlJc w:val="left"/>
        <w:pPr>
          <w:ind w:left="114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9E9C6CE4">
        <w:start w:val="1"/>
        <w:numFmt w:val="bullet"/>
        <w:lvlText w:val="▪"/>
        <w:lvlJc w:val="left"/>
        <w:pPr>
          <w:ind w:left="18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01B24676">
        <w:start w:val="1"/>
        <w:numFmt w:val="bullet"/>
        <w:lvlText w:val="·"/>
        <w:lvlJc w:val="left"/>
        <w:pPr>
          <w:ind w:left="258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88A2564E">
        <w:start w:val="1"/>
        <w:numFmt w:val="bullet"/>
        <w:lvlText w:val="o"/>
        <w:lvlJc w:val="left"/>
        <w:pPr>
          <w:ind w:left="330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7A70790C">
        <w:start w:val="1"/>
        <w:numFmt w:val="bullet"/>
        <w:lvlText w:val="▪"/>
        <w:lvlJc w:val="left"/>
        <w:pPr>
          <w:ind w:left="402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49FCC7B8">
        <w:start w:val="1"/>
        <w:numFmt w:val="bullet"/>
        <w:lvlText w:val="·"/>
        <w:lvlJc w:val="left"/>
        <w:pPr>
          <w:ind w:left="474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6C9656D0">
        <w:start w:val="1"/>
        <w:numFmt w:val="bullet"/>
        <w:lvlText w:val="o"/>
        <w:lvlJc w:val="left"/>
        <w:pPr>
          <w:ind w:left="54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D5C803D6">
        <w:start w:val="1"/>
        <w:numFmt w:val="bullet"/>
        <w:lvlText w:val="▪"/>
        <w:lvlJc w:val="left"/>
        <w:pPr>
          <w:ind w:left="618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isplayBackgroundShape/>
  <w:activeWritingStyle w:appName="MSWord" w:lang="es-ES_tradnl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1FE4"/>
    <w:rsid w:val="0005063E"/>
    <w:rsid w:val="001518A7"/>
    <w:rsid w:val="001759E0"/>
    <w:rsid w:val="002C1FE4"/>
    <w:rsid w:val="0036275A"/>
    <w:rsid w:val="003927AC"/>
    <w:rsid w:val="004E1F2D"/>
    <w:rsid w:val="007C6F0A"/>
    <w:rsid w:val="00932366"/>
    <w:rsid w:val="00941501"/>
    <w:rsid w:val="009B008E"/>
    <w:rsid w:val="00E62B5A"/>
    <w:rsid w:val="00E81D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Heading1">
    <w:name w:val="heading 1"/>
    <w:next w:val="Body"/>
    <w:uiPriority w:val="9"/>
    <w:qFormat/>
    <w:pPr>
      <w:keepNext/>
      <w:pBdr>
        <w:bottom w:val="single" w:sz="4" w:space="0" w:color="00000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eastAsia="Verdana" w:hAnsi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Heading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eastAsia="Times" w:hAnsi="Times" w:cs="Times"/>
      <w:b/>
      <w:bCs/>
      <w:color w:val="000000"/>
      <w:sz w:val="24"/>
      <w:szCs w:val="24"/>
      <w:u w:color="000000"/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Header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PageNumber">
    <w:name w:val="page number"/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itleA">
    <w:name w:val="Title A"/>
    <w:next w:val="Body"/>
    <w:pPr>
      <w:pBdr>
        <w:bottom w:val="single" w:sz="8" w:space="0" w:color="4F81BD"/>
      </w:pBdr>
      <w:spacing w:after="300"/>
    </w:pPr>
    <w:rPr>
      <w:rFonts w:ascii="Cambria" w:eastAsia="Cambria" w:hAnsi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Strong">
    <w:name w:val="Strong"/>
    <w:rPr>
      <w:rFonts w:ascii="Times New Roman" w:hAnsi="Times New Roman"/>
      <w:b/>
      <w:bCs/>
      <w:lang w:val="en-US"/>
    </w:rPr>
  </w:style>
  <w:style w:type="paragraph" w:customStyle="1" w:styleId="PSCLegenda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customStyle="1" w:styleId="Verses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Footer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TOCHeading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TOC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TOC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customStyle="1" w:styleId="ImportedStyle1">
    <w:name w:val="Imported Style 1"/>
    <w:pPr>
      <w:numPr>
        <w:numId w:val="11"/>
      </w:numPr>
    </w:pPr>
  </w:style>
  <w:style w:type="paragraph" w:customStyle="1" w:styleId="Paragraph2">
    <w:name w:val="Paragraph2"/>
    <w:pPr>
      <w:spacing w:after="120"/>
      <w:ind w:left="360"/>
    </w:pPr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customStyle="1" w:styleId="PSCComentarioTemplate">
    <w:name w:val="PSC_Comentario_Template"/>
    <w:pPr>
      <w:spacing w:before="60" w:after="60"/>
      <w:jc w:val="both"/>
    </w:pPr>
    <w:rPr>
      <w:rFonts w:ascii="Times" w:eastAsia="Times" w:hAnsi="Times" w:cs="Times"/>
      <w:i/>
      <w:iCs/>
      <w:color w:val="000000"/>
      <w:sz w:val="22"/>
      <w:szCs w:val="22"/>
      <w:u w:color="000000"/>
      <w:lang w:val="pt-PT"/>
    </w:rPr>
  </w:style>
  <w:style w:type="paragraph" w:customStyle="1" w:styleId="PSCTabelaCabecalho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customStyle="1" w:styleId="ImportedStyle2">
    <w:name w:val="Imported Style 2"/>
    <w:pPr>
      <w:numPr>
        <w:numId w:val="15"/>
      </w:numPr>
    </w:pPr>
  </w:style>
  <w:style w:type="numbering" w:customStyle="1" w:styleId="ImportedStyle3">
    <w:name w:val="Imported Style 3"/>
    <w:pPr>
      <w:numPr>
        <w:numId w:val="19"/>
      </w:numPr>
    </w:pPr>
  </w:style>
  <w:style w:type="numbering" w:customStyle="1" w:styleId="ImportedStyle4">
    <w:name w:val="Imported Style 4"/>
    <w:pPr>
      <w:numPr>
        <w:numId w:val="22"/>
      </w:numPr>
    </w:pPr>
  </w:style>
  <w:style w:type="numbering" w:customStyle="1" w:styleId="ImportedStyle5">
    <w:name w:val="Imported Style 5"/>
    <w:pPr>
      <w:numPr>
        <w:numId w:val="27"/>
      </w:numPr>
    </w:pPr>
  </w:style>
  <w:style w:type="numbering" w:customStyle="1" w:styleId="Bullets">
    <w:name w:val="Bullets"/>
    <w:pPr>
      <w:numPr>
        <w:numId w:val="29"/>
      </w:numPr>
    </w:pPr>
  </w:style>
  <w:style w:type="paragraph" w:styleId="NormalWeb">
    <w:name w:val="Normal (Web)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ListParagraph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header" Target="header4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21</Pages>
  <Words>1574</Words>
  <Characters>8501</Characters>
  <Application>Microsoft Office Word</Application>
  <DocSecurity>0</DocSecurity>
  <Lines>70</Lines>
  <Paragraphs>20</Paragraphs>
  <ScaleCrop>false</ScaleCrop>
  <Company/>
  <LinksUpToDate>false</LinksUpToDate>
  <CharactersWithSpaces>100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Diogo Sa (OSV)</cp:lastModifiedBy>
  <cp:revision>9</cp:revision>
  <dcterms:created xsi:type="dcterms:W3CDTF">2019-10-14T12:48:00Z</dcterms:created>
  <dcterms:modified xsi:type="dcterms:W3CDTF">2019-10-16T01:28:00Z</dcterms:modified>
</cp:coreProperties>
</file>